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858E6" w:rsidRDefault="005858E6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C:\\Users\\mrt\\Source\\Repos\\Haemophilus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:rsidR="005858E6" w:rsidRPr="00172CE2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Pr="00B35263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@hygiene.uni-wuerzburg.de zu senden.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35"/>
        <w:gridCol w:w="6212"/>
      </w:tblGrid>
      <w:tr w:rsidR="005858E6" w:rsidRPr="00F80633" w:rsidTr="008272C5">
        <w:trPr>
          <w:trHeight w:val="467"/>
        </w:trPr>
        <w:tc>
          <w:tcPr>
            <w:tcW w:w="3369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 :</w:t>
            </w:r>
          </w:p>
        </w:tc>
        <w:tc>
          <w:tcPr>
            <w:tcW w:w="6786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5858E6" w:rsidRPr="00F80633" w:rsidTr="008272C5">
        <w:trPr>
          <w:trHeight w:val="598"/>
        </w:trPr>
        <w:tc>
          <w:tcPr>
            <w:tcW w:w="3369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</w:tcPr>
          <w:p w:rsidR="005858E6" w:rsidRPr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5858E6" w:rsidRPr="00F80633" w:rsidDel="00F80633" w:rsidTr="008272C5">
        <w:trPr>
          <w:trHeight w:val="561"/>
        </w:trPr>
        <w:tc>
          <w:tcPr>
            <w:tcW w:w="3369" w:type="dxa"/>
            <w:shd w:val="clear" w:color="auto" w:fill="auto"/>
          </w:tcPr>
          <w:p w:rsidR="005858E6" w:rsidRPr="00F80633" w:rsidDel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</w:tcPr>
          <w:p w:rsidR="005858E6" w:rsidRPr="00F80633" w:rsidDel="00F80633" w:rsidRDefault="005858E6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:rsidR="005858E6" w:rsidRDefault="005858E6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 - Team</w:t>
      </w:r>
    </w:p>
    <w:p w:rsidR="005858E6" w:rsidRDefault="005858E6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:rsidR="005858E6" w:rsidRDefault="005858E6" w:rsidP="00D8683C"/>
    <w:p w:rsidR="002D7C3A" w:rsidRPr="004659AD" w:rsidRDefault="005858E6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2D7C3A">
        <w:rPr>
          <w:rFonts w:ascii="Arial" w:hAnsi="Arial" w:cs="Arial"/>
        </w:rPr>
        <w:fldChar w:fldCharType="begin"/>
      </w:r>
      <w:r w:rsidR="002D7C3A">
        <w:rPr>
          <w:rFonts w:ascii="Arial" w:hAnsi="Arial" w:cs="Arial"/>
        </w:rPr>
        <w:instrText xml:space="preserve"> INCLUDETEXT  "C:\\Users\\mrt\\Source\\Repos\\Haemophilus\\HaemophilusWeb\\ReportTemplates\\Sonstige - Ampi-S Cipro-R v1.docx" </w:instrText>
      </w:r>
      <w:r w:rsidR="002D7C3A">
        <w:rPr>
          <w:rFonts w:ascii="Arial" w:hAnsi="Arial" w:cs="Arial"/>
        </w:rPr>
        <w:fldChar w:fldCharType="separate"/>
      </w:r>
      <w:r w:rsidR="002D7C3A">
        <w:fldChar w:fldCharType="begin"/>
      </w:r>
      <w:r w:rsidR="002D7C3A">
        <w:instrText xml:space="preserve"> INCLUDETEXT  "C:\\Users\\mrt\\Source\\Repos\\Haemophilus\\HaemophilusWeb\\ReportTemplates\\includes\\Seite 1.docx" </w:instrText>
      </w:r>
      <w:r w:rsidR="002D7C3A">
        <w:fldChar w:fldCharType="separate"/>
      </w:r>
      <w:r w:rsidR="002D7C3A">
        <w:rPr>
          <w:rFonts w:ascii="Arial" w:hAnsi="Arial" w:cs="Arial"/>
        </w:rPr>
        <w:t>{SenderName}</w:t>
      </w:r>
    </w:p>
    <w:p w:rsidR="002D7C3A" w:rsidRPr="004659AD" w:rsidRDefault="002D7C3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:rsidR="002D7C3A" w:rsidRPr="00CF0FB3" w:rsidRDefault="002D7C3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:rsidR="002D7C3A" w:rsidRDefault="002D7C3A" w:rsidP="00644979">
      <w:pPr>
        <w:rPr>
          <w:rFonts w:ascii="Arial" w:hAnsi="Arial" w:cs="Arial"/>
        </w:rPr>
      </w:pPr>
    </w:p>
    <w:p w:rsidR="002D7C3A" w:rsidRPr="007E1298" w:rsidRDefault="002D7C3A" w:rsidP="00644979">
      <w:pPr>
        <w:rPr>
          <w:rFonts w:ascii="Arial" w:hAnsi="Arial" w:cs="Arial"/>
          <w:b/>
          <w:bCs/>
        </w:rPr>
      </w:pPr>
    </w:p>
    <w:p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2D7C3A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2D7C3A" w:rsidRPr="003136E9" w:rsidRDefault="002D7C3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2D7C3A" w:rsidRPr="0076291A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76291A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76291A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76291A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2D7C3A" w:rsidRPr="00F923CE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51595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2D7C3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F923CE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2D7C3A" w:rsidRPr="00F923CE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2D7C3A" w:rsidRPr="00D30BF0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2D7C3A" w:rsidRPr="00D30BF0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2D7C3A" w:rsidRPr="00D30BF0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2D7C3A" w:rsidTr="001421A2">
              <w:tc>
                <w:tcPr>
                  <w:tcW w:w="1914" w:type="dxa"/>
                  <w:shd w:val="clear" w:color="auto" w:fill="auto"/>
                </w:tcPr>
                <w:p w:rsidR="002D7C3A" w:rsidRPr="00665A18" w:rsidRDefault="002D7C3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:rsidR="002D7C3A" w:rsidRPr="00665A18" w:rsidRDefault="002D7C3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:rsidR="002D7C3A" w:rsidRPr="00D30BF0" w:rsidRDefault="002D7C3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:rsidR="002D7C3A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2D7C3A" w:rsidRPr="0001760C" w:rsidRDefault="002D7C3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2D7C3A" w:rsidRPr="00644979" w:rsidRDefault="002D7C3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:rsidR="002D7C3A" w:rsidRPr="001623D5" w:rsidRDefault="002D7C3A" w:rsidP="00EF6C6A">
      <w:pPr>
        <w:pStyle w:val="Kopfzeile"/>
      </w:pPr>
      <w:r>
        <w:fldChar w:fldCharType="end"/>
      </w:r>
    </w:p>
    <w:p w:rsidR="002D7C3A" w:rsidRPr="00C75525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:rsidR="002D7C3A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2D7C3A" w:rsidRPr="00F923CE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:rsidR="002D7C3A" w:rsidRPr="005B3C64" w:rsidRDefault="002D7C3A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:rsidR="002D7C3A" w:rsidRDefault="002D7C3A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:rsidR="002D7C3A" w:rsidRDefault="002D7C3A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2D7C3A" w:rsidRPr="00F923CE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:rsidR="002D7C3A" w:rsidRPr="005B3C64" w:rsidRDefault="002D7C3A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:rsidR="002D7C3A" w:rsidRPr="00F923CE" w:rsidRDefault="002D7C3A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:rsidR="002D7C3A" w:rsidRDefault="002D7C3A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:rsidR="002D7C3A" w:rsidRDefault="002D7C3A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:rsidR="002D7C3A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2D7C3A" w:rsidRPr="00F923CE" w:rsidTr="00C75525">
        <w:trPr>
          <w:trHeight w:val="300"/>
        </w:trPr>
        <w:tc>
          <w:tcPr>
            <w:tcW w:w="2389" w:type="dxa"/>
            <w:shd w:val="clear" w:color="000000" w:fill="BFBFBF"/>
          </w:tcPr>
          <w:p w:rsidR="002D7C3A" w:rsidRPr="005B3C64" w:rsidRDefault="002D7C3A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:rsidR="002D7C3A" w:rsidRPr="00F923CE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:rsidR="002D7C3A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:rsidR="002D7C3A" w:rsidRPr="000F3FD1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:rsidR="002D7C3A" w:rsidRPr="000F3FD1" w:rsidRDefault="002D7C3A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:rsidR="002D7C3A" w:rsidRDefault="002D7C3A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:rsidR="002D7C3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:rsidR="002D7C3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begin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instrText xml:space="preserve"> ADDIN EN.REFLIST </w:instrText>
      </w:r>
      <w:r w:rsidRPr="0080037A">
        <w:rPr>
          <w:rFonts w:ascii="Arial" w:hAnsi="Arial" w:cs="Arial"/>
          <w:bCs/>
          <w:color w:val="000000"/>
          <w:szCs w:val="22"/>
        </w:rPr>
        <w:fldChar w:fldCharType="separate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>1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2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:rsidR="002D7C3A" w:rsidRPr="0080037A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3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 xml:space="preserve">Georgiou M, Munoz R, Roman F, Canton R, Gomez-Lus R, Campos J, et al. Ciprofloxacin-resistant Haemophilus influenzae strains possess mutations in analogous positions of GyrA and ParC. </w:t>
      </w:r>
      <w:r w:rsidRPr="0080037A">
        <w:rPr>
          <w:rFonts w:ascii="Arial" w:hAnsi="Arial" w:cs="Arial"/>
          <w:bCs/>
          <w:color w:val="000000"/>
          <w:szCs w:val="22"/>
        </w:rPr>
        <w:t>Antimicrob Agents Chemother. 1996;40:1741-1744.</w:t>
      </w:r>
    </w:p>
    <w:p w:rsidR="002D7C3A" w:rsidRPr="008E63A1" w:rsidRDefault="002D7C3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end"/>
      </w: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C3A" w:rsidRDefault="002D7C3A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:rsidR="002D7C3A" w:rsidRPr="009C44A9" w:rsidRDefault="002D7C3A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p w:rsidR="005858E6" w:rsidRDefault="002D7C3A" w:rsidP="002D7C3A">
      <w:pPr>
        <w:rPr>
          <w:rFonts w:ascii="Arial" w:hAnsi="Arial" w:cs="Arial"/>
          <w:b/>
          <w:sz w:val="18"/>
        </w:rPr>
      </w:pPr>
      <w:r>
        <w:rPr>
          <w:rFonts w:ascii="Arial" w:hAnsi="Arial" w:cs="Arial"/>
        </w:rPr>
        <w:fldChar w:fldCharType="end"/>
      </w:r>
      <w:bookmarkStart w:id="1" w:name="_GoBack"/>
      <w:bookmarkEnd w:id="1"/>
      <w:r w:rsidR="005858E6">
        <w:rPr>
          <w:rFonts w:ascii="Arial" w:hAnsi="Arial" w:cs="Arial"/>
        </w:rPr>
        <w:fldChar w:fldCharType="begin"/>
      </w:r>
      <w:r w:rsidR="005858E6">
        <w:rPr>
          <w:rFonts w:ascii="Arial" w:hAnsi="Arial" w:cs="Arial"/>
        </w:rPr>
        <w:instrText xml:space="preserve"> INCLUDETEXT  "C:\\Users\\mrt\\Source\\Repos\\Haemophilus\\HaemophilusWeb\\ReportTemplates\\includes\\Fax - Fußnote.docx" </w:instrText>
      </w:r>
      <w:r w:rsidR="005858E6">
        <w:rPr>
          <w:rFonts w:ascii="Arial" w:hAnsi="Arial" w:cs="Arial"/>
        </w:rPr>
        <w:fldChar w:fldCharType="separate"/>
      </w:r>
    </w:p>
    <w:p w:rsidR="005858E6" w:rsidRPr="00D375FC" w:rsidRDefault="005858E6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  <w:b/>
          <w:sz w:val="18"/>
        </w:rPr>
        <w:t>Dieses Faxdokument ist ohne Unterschrift gültig; Das unterzeichnete Original wurde vom zuständigen akademischen Personal validiert.</w:t>
      </w:r>
    </w:p>
    <w:p w:rsidR="007E1298" w:rsidRPr="009C44A9" w:rsidRDefault="005858E6" w:rsidP="005858E6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06B48" w:rsidRDefault="00306B48">
      <w:r>
        <w:separator/>
      </w:r>
    </w:p>
  </w:endnote>
  <w:endnote w:type="continuationSeparator" w:id="0">
    <w:p w:rsidR="00306B48" w:rsidRDefault="00306B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306B4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99" type="#_x0000_t75" alt="ML-13135-01_DAkkS-Symbol_grau1-1" style="position:absolute;margin-left:401.25pt;margin-top:-13.1pt;width:111pt;height:63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2D7C3A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2D7C3A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3E20A1" w:rsidRPr="006A7241" w:rsidRDefault="003E20A1" w:rsidP="00442A30">
    <w:pPr>
      <w:rPr>
        <w:sz w:val="17"/>
        <w:szCs w:val="17"/>
      </w:rPr>
    </w:pPr>
  </w:p>
  <w:p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306B4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2098" type="#_x0000_t75" alt="ML-13135-01_DAkkS-Symbol_grau1-1" style="position:absolute;margin-left:401.25pt;margin-top:-13.1pt;width:111pt;height:63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2D7C3A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2D7C3A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664DA3" w:rsidRPr="006A7241" w:rsidRDefault="00664DA3" w:rsidP="00442A30">
    <w:pPr>
      <w:rPr>
        <w:sz w:val="17"/>
        <w:szCs w:val="17"/>
      </w:rPr>
    </w:pPr>
  </w:p>
  <w:p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306B4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95" type="#_x0000_t75" alt="ML-13135-01_DAkkS-Symbol_grau1-1" style="position:absolute;margin-left:401.25pt;margin-top:-13.1pt;width:111pt;height:63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2D7C3A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2D7C3A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3E20A1" w:rsidRPr="006A7241" w:rsidRDefault="003E20A1" w:rsidP="00442A30">
    <w:pPr>
      <w:rPr>
        <w:sz w:val="17"/>
        <w:szCs w:val="17"/>
      </w:rPr>
    </w:pPr>
  </w:p>
  <w:p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06B48" w:rsidRDefault="00306B48">
      <w:r>
        <w:separator/>
      </w:r>
    </w:p>
  </w:footnote>
  <w:footnote w:type="continuationSeparator" w:id="0">
    <w:p w:rsidR="00306B48" w:rsidRDefault="00306B4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07B6" w:rsidRDefault="001623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"C:\\Users\\mrt\\Source\\Repos\\Haemophilus\\HaemophilusWeb\\ReportTemplates\\includes\\Kopfzeile - Kontakt.docx" </w:instrText>
    </w:r>
    <w:r>
      <w:fldChar w:fldCharType="separate"/>
    </w:r>
    <w:r w:rsidR="00306B48"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_x0000_s2094" type="#_x0000_t202" style="position:absolute;margin-left:364.1pt;margin-top:95pt;width:156.8pt;height:304.2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:rsidR="00BD07B6" w:rsidRDefault="00BD07B6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306B4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3" o:spid="_x0000_s2103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306B48">
      <w:rPr>
        <w:noProof/>
      </w:rPr>
      <w:pict>
        <v:shape id="Grafik 34" o:spid="_x0000_s2102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D07B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BD07B6" w:rsidRDefault="00BD07B6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BD07B6" w:rsidRDefault="00BD07B6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:rsidR="00BD07B6" w:rsidRDefault="00BD07B6" w:rsidP="00AD2792">
    <w:pPr>
      <w:rPr>
        <w:sz w:val="12"/>
        <w:szCs w:val="12"/>
      </w:rPr>
    </w:pPr>
  </w:p>
  <w:p w:rsidR="00BD07B6" w:rsidRDefault="00BD07B6" w:rsidP="00AD2792">
    <w:pPr>
      <w:pStyle w:val="Kopfzeile"/>
      <w:rPr>
        <w:sz w:val="12"/>
        <w:szCs w:val="12"/>
      </w:rPr>
    </w:pPr>
  </w:p>
  <w:p w:rsidR="00BD07B6" w:rsidRDefault="00BD07B6" w:rsidP="00AD2792">
    <w:pPr>
      <w:pStyle w:val="Kopfzeile"/>
      <w:rPr>
        <w:sz w:val="12"/>
        <w:szCs w:val="12"/>
      </w:rPr>
    </w:pPr>
  </w:p>
  <w:p w:rsidR="00BD07B6" w:rsidRDefault="00BD07B6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:rsidR="00BD07B6" w:rsidRDefault="00BD07B6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:rsidR="00BD07B6" w:rsidRPr="00AD2792" w:rsidRDefault="00BD07B6" w:rsidP="00AD2792"/>
  <w:p w:rsidR="000C6668" w:rsidRPr="001623D5" w:rsidRDefault="001623D5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3E20A1" w:rsidRDefault="003E20A1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306B4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10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306B48">
      <w:rPr>
        <w:noProof/>
      </w:rPr>
      <w:pict>
        <v:shape id="Grafik 71" o:spid="_x0000_s2100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3E20A1" w:rsidRDefault="003E20A1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3E20A1" w:rsidRDefault="003E20A1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:rsidR="003E20A1" w:rsidRPr="00000C19" w:rsidRDefault="003E20A1" w:rsidP="00D551B5">
    <w:pPr>
      <w:rPr>
        <w:sz w:val="12"/>
        <w:szCs w:val="12"/>
      </w:rPr>
    </w:pPr>
  </w:p>
  <w:p w:rsidR="003E20A1" w:rsidRPr="00000C19" w:rsidRDefault="003E20A1" w:rsidP="00D551B5">
    <w:pPr>
      <w:rPr>
        <w:sz w:val="12"/>
        <w:szCs w:val="12"/>
      </w:rPr>
    </w:pPr>
  </w:p>
  <w:p w:rsidR="008E63A1" w:rsidRPr="003E20A1" w:rsidRDefault="003E20A1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D07B6" w:rsidRDefault="00BD07B6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C:\\Users\\mrt\\Source\\Repos\\Haemophilus\\HaemophilusWeb\\ReportTemplates\\includes\\Kopfzeile - Kontakt.docx" </w:instrText>
    </w:r>
    <w:r>
      <w:fldChar w:fldCharType="separate"/>
    </w:r>
    <w:r w:rsidR="00306B48"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091" type="#_x0000_t202" style="position:absolute;margin-left:364.1pt;margin-top:95pt;width:156.8pt;height:304.25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:rsidR="00BD07B6" w:rsidRDefault="00BD07B6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:rsidR="00BD07B6" w:rsidRDefault="00BD07B6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:rsidR="00BD07B6" w:rsidRDefault="00BD07B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306B48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9" o:spid="_x0000_s2097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306B48">
      <w:rPr>
        <w:noProof/>
      </w:rPr>
      <w:pict>
        <v:shape id="Grafik 30" o:spid="_x0000_s2096" type="#_x0000_t75" alt="RKI_Logo-NRZKL-Deu_RGB-1.JPG" style="position:absolute;margin-left:449.25pt;margin-top:6.75pt;width:55pt;height:55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BD07B6" w:rsidRDefault="00BD07B6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BD07B6" w:rsidRDefault="00BD07B6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:rsidR="00BD07B6" w:rsidRDefault="00BD07B6" w:rsidP="00AD2792">
    <w:pPr>
      <w:rPr>
        <w:sz w:val="12"/>
        <w:szCs w:val="12"/>
      </w:rPr>
    </w:pPr>
  </w:p>
  <w:p w:rsidR="00BD07B6" w:rsidRDefault="00BD07B6" w:rsidP="00AD2792">
    <w:pPr>
      <w:pStyle w:val="Kopfzeile"/>
      <w:rPr>
        <w:sz w:val="12"/>
        <w:szCs w:val="12"/>
      </w:rPr>
    </w:pPr>
  </w:p>
  <w:p w:rsidR="00BD07B6" w:rsidRDefault="00BD07B6" w:rsidP="00AD2792">
    <w:pPr>
      <w:pStyle w:val="Kopfzeile"/>
      <w:rPr>
        <w:sz w:val="12"/>
        <w:szCs w:val="12"/>
      </w:rPr>
    </w:pPr>
  </w:p>
  <w:p w:rsidR="00BD07B6" w:rsidRDefault="00BD07B6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:rsidR="00BD07B6" w:rsidRDefault="00BD07B6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:rsidR="00BD07B6" w:rsidRPr="00AD2792" w:rsidRDefault="00BD07B6" w:rsidP="00AD2792"/>
  <w:p w:rsidR="000B1866" w:rsidRPr="001623D5" w:rsidRDefault="00BD07B6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FC5B45"/>
    <w:multiLevelType w:val="multilevel"/>
    <w:tmpl w:val="AE462972"/>
    <w:numStyleLink w:val="FormatvorlageAufgezhlt"/>
  </w:abstractNum>
  <w:abstractNum w:abstractNumId="1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6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104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9047BA"/>
    <w:rsid w:val="00911449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0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page number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numbering" w:customStyle="1" w:styleId="Hyperlink">
    <w:name w:val="FormatvorlageAufgezhlt"/>
    <w:pPr>
      <w:numPr>
        <w:numId w:val="1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9DF579A-7E3E-434B-9FDD-3B3CBCBB19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1</Pages>
  <Words>519</Words>
  <Characters>3275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rt</cp:lastModifiedBy>
  <cp:revision>22</cp:revision>
  <cp:lastPrinted>2015-05-19T09:27:00Z</cp:lastPrinted>
  <dcterms:created xsi:type="dcterms:W3CDTF">2015-05-19T21:00:00Z</dcterms:created>
  <dcterms:modified xsi:type="dcterms:W3CDTF">2016-02-03T20:41:00Z</dcterms:modified>
</cp:coreProperties>
</file>